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w:t>
      </w:r>
      <w:r w:rsidR="00F43E36">
        <w:t xml:space="preserve">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w:t>
      </w:r>
      <w:r>
        <w:t>s</w:t>
      </w:r>
      <w:r>
        <w:t>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w:t>
      </w:r>
      <w:r>
        <w:t>uanto maior a diferença entre as duas músicas, maior a probabilidade de o usuário ter gostado da música que ele por mais tempo</w:t>
      </w:r>
      <w:r>
        <w:t>.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lastRenderedPageBreak/>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F40AF8">
        <w:rPr>
          <w:i/>
          <w:iCs w:val="0"/>
        </w:rPr>
        <w:t>machine learning</w:t>
      </w:r>
      <w:r>
        <w:t xml:space="preserve"> como:</w:t>
      </w:r>
      <w:r w:rsidRPr="00516903">
        <w:t xml:space="preserve"> </w:t>
      </w:r>
      <w:r w:rsidRPr="00890C98">
        <w:rPr>
          <w:i/>
          <w:iCs w:val="0"/>
        </w:rPr>
        <w:t>Logistic Regression</w:t>
      </w:r>
      <w:r>
        <w:t xml:space="preserve">, </w:t>
      </w:r>
      <w:r w:rsidRPr="00CC6DE7">
        <w:rPr>
          <w:i/>
          <w:iCs w:val="0"/>
        </w:rPr>
        <w:t>both fuzzy</w:t>
      </w:r>
      <w:r>
        <w:t xml:space="preserve"> e </w:t>
      </w:r>
      <w:r w:rsidRPr="00CC6DE7">
        <w:rPr>
          <w:i/>
          <w:iCs w:val="0"/>
        </w:rPr>
        <w:t>hard Clustering</w:t>
      </w:r>
      <w:r>
        <w:t xml:space="preserve">, mas os melhores resultados foram obtidos utilizando o </w:t>
      </w:r>
      <w:r w:rsidRPr="00E1223E">
        <w:rPr>
          <w:i/>
          <w:iCs w:val="0"/>
        </w:rPr>
        <w:t>Random Forest classifier</w:t>
      </w:r>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tab/>
      </w:r>
      <w:r>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iCs w:val="0"/>
        </w:rPr>
        <w:t>playlist</w:t>
      </w:r>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r w:rsidR="00417CDC" w:rsidRPr="00417CDC">
        <w:t>Kendallτ</w:t>
      </w:r>
      <w:r w:rsidR="00417CDC">
        <w:t xml:space="preserve">, </w:t>
      </w:r>
      <w:r w:rsidR="00417CDC" w:rsidRPr="00417CDC">
        <w:t>τ-AP</w:t>
      </w:r>
      <w:r w:rsidR="00417CDC">
        <w:t xml:space="preserve"> e </w:t>
      </w:r>
      <w:r w:rsidR="00417CDC" w:rsidRPr="00417CDC">
        <w:t>nMMR</w:t>
      </w:r>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falar sobre 2 questões de pesquisa</w:t>
      </w:r>
    </w:p>
    <w:p w14:paraId="2F8F550C" w14:textId="13375CEA" w:rsidR="002657F3" w:rsidRPr="00E4071D" w:rsidRDefault="002657F3" w:rsidP="00B550F0">
      <w:r>
        <w:tab/>
        <w:t xml:space="preserve">- parece que usaram os sensores “crus”, poderíamos utilizar algo como: </w:t>
      </w:r>
      <w:r w:rsidR="001262BA">
        <w:t>está</w:t>
      </w:r>
      <w:r>
        <w:t xml:space="preserve">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1ABBA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 xml:space="preserve">O </w:t>
      </w:r>
      <w:r w:rsidR="004C5AB3">
        <w:t>artigo revisado</w:t>
      </w:r>
      <w:r w:rsidR="004C5AB3">
        <w:t xml:space="preserve"> tem como</w:t>
      </w:r>
      <w:r w:rsidR="002E1D02">
        <w:t xml:space="preserve"> principal objetivo </w:t>
      </w:r>
      <w:r w:rsidR="003339D8">
        <w:t>responder as seguintes questões:</w:t>
      </w:r>
    </w:p>
    <w:p w14:paraId="1E1D35A7" w14:textId="3B2E08D7" w:rsidR="003339D8" w:rsidRDefault="003339D8" w:rsidP="003339D8">
      <w:pPr>
        <w:pStyle w:val="PargrafodaLista"/>
        <w:numPr>
          <w:ilvl w:val="0"/>
          <w:numId w:val="37"/>
        </w:numPr>
      </w:pPr>
      <w:r w:rsidRPr="003339D8">
        <w:t xml:space="preserve">Em que medida podemos prever a música que um usuário prefere ouvir em diferentes contextos de atividade (ou seja, uso de música) </w:t>
      </w:r>
      <w:r w:rsidR="00C65639">
        <w:t>d</w:t>
      </w:r>
      <w:r w:rsidR="005C49A3" w:rsidRPr="003339D8">
        <w:t>a realidade</w:t>
      </w:r>
      <w:r w:rsidRPr="003339D8">
        <w:t>?</w:t>
      </w:r>
    </w:p>
    <w:p w14:paraId="14F2F57E" w14:textId="755E6A65" w:rsidR="005C49A3" w:rsidRDefault="00C65639" w:rsidP="003339D8">
      <w:pPr>
        <w:pStyle w:val="PargrafodaLista"/>
        <w:numPr>
          <w:ilvl w:val="0"/>
          <w:numId w:val="37"/>
        </w:numPr>
      </w:pPr>
      <w:r w:rsidRPr="00C65639">
        <w:lastRenderedPageBreak/>
        <w:t>Em que medida podemos prever a atividade de um usuário a partir dos dados do sensor coletados dos smartphones em um contexto</w:t>
      </w:r>
      <w:r>
        <w:t xml:space="preserve"> de um ouvinte musical da realidade</w:t>
      </w:r>
      <w:r w:rsidRPr="00C65639">
        <w:t>?</w:t>
      </w:r>
    </w:p>
    <w:p w14:paraId="20B7EFB9" w14:textId="616858BE" w:rsidR="003339D8" w:rsidRPr="0084499B" w:rsidRDefault="003534C8" w:rsidP="00B87B98">
      <w:pPr>
        <w:pStyle w:val="PargrafodaLista"/>
        <w:numPr>
          <w:ilvl w:val="0"/>
          <w:numId w:val="37"/>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lastRenderedPageBreak/>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r>
        <w:t xml:space="preserve">Tabl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w:t>
            </w:r>
            <w:r w:rsidR="00307F38" w:rsidRPr="00902E83">
              <w:lastRenderedPageBreak/>
              <w:t xml:space="preserve">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lastRenderedPageBreak/>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04BA3C" w14:textId="77777777" w:rsidR="00E41E0E" w:rsidRDefault="00E41E0E" w:rsidP="0080100E">
      <w:r>
        <w:separator/>
      </w:r>
    </w:p>
    <w:p w14:paraId="7E6938DB" w14:textId="77777777" w:rsidR="00E41E0E" w:rsidRDefault="00E41E0E" w:rsidP="0080100E"/>
    <w:p w14:paraId="25B71814" w14:textId="77777777" w:rsidR="00E41E0E" w:rsidRDefault="00E41E0E" w:rsidP="0080100E"/>
    <w:p w14:paraId="7C238E1B" w14:textId="77777777" w:rsidR="00E41E0E" w:rsidRDefault="00E41E0E" w:rsidP="0080100E"/>
    <w:p w14:paraId="7B0F8FA6" w14:textId="77777777" w:rsidR="00E41E0E" w:rsidRDefault="00E41E0E" w:rsidP="0080100E"/>
    <w:p w14:paraId="1F06DE99" w14:textId="77777777" w:rsidR="00E41E0E" w:rsidRDefault="00E41E0E" w:rsidP="0080100E"/>
    <w:p w14:paraId="659660D5" w14:textId="77777777" w:rsidR="00E41E0E" w:rsidRDefault="00E41E0E" w:rsidP="0080100E"/>
    <w:p w14:paraId="550DAFA2" w14:textId="77777777" w:rsidR="00E41E0E" w:rsidRDefault="00E41E0E" w:rsidP="0080100E"/>
    <w:p w14:paraId="0917B50B" w14:textId="77777777" w:rsidR="00E41E0E" w:rsidRDefault="00E41E0E" w:rsidP="0080100E"/>
    <w:p w14:paraId="6D891CA4" w14:textId="77777777" w:rsidR="00E41E0E" w:rsidRDefault="00E41E0E" w:rsidP="0080100E"/>
    <w:p w14:paraId="401CC1E1" w14:textId="77777777" w:rsidR="00E41E0E" w:rsidRDefault="00E41E0E" w:rsidP="0080100E"/>
    <w:p w14:paraId="2A46A9C9" w14:textId="77777777" w:rsidR="00E41E0E" w:rsidRDefault="00E41E0E" w:rsidP="0080100E"/>
    <w:p w14:paraId="73EC3DB6" w14:textId="77777777" w:rsidR="00E41E0E" w:rsidRDefault="00E41E0E" w:rsidP="0080100E"/>
    <w:p w14:paraId="49086A13" w14:textId="77777777" w:rsidR="00E41E0E" w:rsidRDefault="00E41E0E" w:rsidP="0080100E"/>
    <w:p w14:paraId="62DA3796" w14:textId="77777777" w:rsidR="00E41E0E" w:rsidRDefault="00E41E0E"/>
    <w:p w14:paraId="689369C7" w14:textId="77777777" w:rsidR="00E41E0E" w:rsidRDefault="00E41E0E" w:rsidP="009F310A"/>
    <w:p w14:paraId="7A4DF3E5" w14:textId="77777777" w:rsidR="00E41E0E" w:rsidRDefault="00E41E0E" w:rsidP="00152AD4"/>
  </w:endnote>
  <w:endnote w:type="continuationSeparator" w:id="0">
    <w:p w14:paraId="6251C7FC" w14:textId="77777777" w:rsidR="00E41E0E" w:rsidRDefault="00E41E0E" w:rsidP="0080100E">
      <w:r>
        <w:continuationSeparator/>
      </w:r>
    </w:p>
    <w:p w14:paraId="7671FF16" w14:textId="77777777" w:rsidR="00E41E0E" w:rsidRDefault="00E41E0E" w:rsidP="0080100E"/>
    <w:p w14:paraId="0E53E874" w14:textId="77777777" w:rsidR="00E41E0E" w:rsidRDefault="00E41E0E" w:rsidP="0080100E"/>
    <w:p w14:paraId="44096E8D" w14:textId="77777777" w:rsidR="00E41E0E" w:rsidRDefault="00E41E0E" w:rsidP="0080100E"/>
    <w:p w14:paraId="38E2EAD8" w14:textId="77777777" w:rsidR="00E41E0E" w:rsidRDefault="00E41E0E" w:rsidP="0080100E"/>
    <w:p w14:paraId="74582F37" w14:textId="77777777" w:rsidR="00E41E0E" w:rsidRDefault="00E41E0E" w:rsidP="0080100E"/>
    <w:p w14:paraId="76184D82" w14:textId="77777777" w:rsidR="00E41E0E" w:rsidRDefault="00E41E0E" w:rsidP="0080100E"/>
    <w:p w14:paraId="1D62703C" w14:textId="77777777" w:rsidR="00E41E0E" w:rsidRDefault="00E41E0E" w:rsidP="0080100E"/>
    <w:p w14:paraId="647878F3" w14:textId="77777777" w:rsidR="00E41E0E" w:rsidRDefault="00E41E0E" w:rsidP="0080100E"/>
    <w:p w14:paraId="7CC4E33B" w14:textId="77777777" w:rsidR="00E41E0E" w:rsidRDefault="00E41E0E" w:rsidP="0080100E"/>
    <w:p w14:paraId="284E5049" w14:textId="77777777" w:rsidR="00E41E0E" w:rsidRDefault="00E41E0E" w:rsidP="0080100E"/>
    <w:p w14:paraId="5F6AD21D" w14:textId="77777777" w:rsidR="00E41E0E" w:rsidRDefault="00E41E0E" w:rsidP="0080100E"/>
    <w:p w14:paraId="200B9B52" w14:textId="77777777" w:rsidR="00E41E0E" w:rsidRDefault="00E41E0E" w:rsidP="0080100E"/>
    <w:p w14:paraId="78526B22" w14:textId="77777777" w:rsidR="00E41E0E" w:rsidRDefault="00E41E0E" w:rsidP="0080100E"/>
    <w:p w14:paraId="0CE4E919" w14:textId="77777777" w:rsidR="00E41E0E" w:rsidRDefault="00E41E0E"/>
    <w:p w14:paraId="44CF0D5E" w14:textId="77777777" w:rsidR="00E41E0E" w:rsidRDefault="00E41E0E" w:rsidP="009F310A"/>
    <w:p w14:paraId="5640AC35" w14:textId="77777777" w:rsidR="00E41E0E" w:rsidRDefault="00E41E0E"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956A7E" w14:textId="77777777" w:rsidR="00E41E0E" w:rsidRDefault="00E41E0E" w:rsidP="0080100E">
      <w:r>
        <w:separator/>
      </w:r>
    </w:p>
    <w:p w14:paraId="4A234A5A" w14:textId="77777777" w:rsidR="00E41E0E" w:rsidRDefault="00E41E0E" w:rsidP="0080100E"/>
    <w:p w14:paraId="46E82BB9" w14:textId="77777777" w:rsidR="00E41E0E" w:rsidRDefault="00E41E0E" w:rsidP="0080100E"/>
    <w:p w14:paraId="53E2278E" w14:textId="77777777" w:rsidR="00E41E0E" w:rsidRDefault="00E41E0E" w:rsidP="0080100E"/>
    <w:p w14:paraId="26145A24" w14:textId="77777777" w:rsidR="00E41E0E" w:rsidRDefault="00E41E0E" w:rsidP="0080100E"/>
    <w:p w14:paraId="75D2CB9A" w14:textId="77777777" w:rsidR="00E41E0E" w:rsidRDefault="00E41E0E"/>
    <w:p w14:paraId="32D9B973" w14:textId="77777777" w:rsidR="00E41E0E" w:rsidRDefault="00E41E0E" w:rsidP="009F310A"/>
    <w:p w14:paraId="65AC36D5" w14:textId="77777777" w:rsidR="00E41E0E" w:rsidRDefault="00E41E0E" w:rsidP="00152AD4"/>
  </w:footnote>
  <w:footnote w:type="continuationSeparator" w:id="0">
    <w:p w14:paraId="667695CB" w14:textId="77777777" w:rsidR="00E41E0E" w:rsidRDefault="00E41E0E" w:rsidP="0080100E">
      <w:r>
        <w:continuationSeparator/>
      </w:r>
    </w:p>
    <w:p w14:paraId="6E5D6B27" w14:textId="77777777" w:rsidR="00E41E0E" w:rsidRDefault="00E41E0E" w:rsidP="0080100E"/>
    <w:p w14:paraId="10E4B247" w14:textId="77777777" w:rsidR="00E41E0E" w:rsidRDefault="00E41E0E" w:rsidP="0080100E"/>
    <w:p w14:paraId="3098120E" w14:textId="77777777" w:rsidR="00E41E0E" w:rsidRDefault="00E41E0E" w:rsidP="0080100E"/>
    <w:p w14:paraId="54F968C5" w14:textId="77777777" w:rsidR="00E41E0E" w:rsidRDefault="00E41E0E" w:rsidP="0080100E"/>
    <w:p w14:paraId="7F35248E" w14:textId="77777777" w:rsidR="00E41E0E" w:rsidRDefault="00E41E0E" w:rsidP="0080100E"/>
    <w:p w14:paraId="34C8575E" w14:textId="77777777" w:rsidR="00E41E0E" w:rsidRDefault="00E41E0E" w:rsidP="0080100E"/>
    <w:p w14:paraId="04CC8DB0" w14:textId="77777777" w:rsidR="00E41E0E" w:rsidRDefault="00E41E0E" w:rsidP="0080100E"/>
    <w:p w14:paraId="366458ED" w14:textId="77777777" w:rsidR="00E41E0E" w:rsidRDefault="00E41E0E" w:rsidP="0080100E"/>
    <w:p w14:paraId="42B45A95" w14:textId="77777777" w:rsidR="00E41E0E" w:rsidRDefault="00E41E0E" w:rsidP="0080100E"/>
    <w:p w14:paraId="1C03E1D8" w14:textId="77777777" w:rsidR="00E41E0E" w:rsidRDefault="00E41E0E" w:rsidP="0080100E"/>
    <w:p w14:paraId="5BFBDB88" w14:textId="77777777" w:rsidR="00E41E0E" w:rsidRDefault="00E41E0E" w:rsidP="0080100E"/>
    <w:p w14:paraId="6821D5DB" w14:textId="77777777" w:rsidR="00E41E0E" w:rsidRDefault="00E41E0E" w:rsidP="0080100E"/>
    <w:p w14:paraId="75163083" w14:textId="77777777" w:rsidR="00E41E0E" w:rsidRDefault="00E41E0E" w:rsidP="0080100E"/>
    <w:p w14:paraId="6F4FF864" w14:textId="77777777" w:rsidR="00E41E0E" w:rsidRDefault="00E41E0E"/>
    <w:p w14:paraId="69F8F642" w14:textId="77777777" w:rsidR="00E41E0E" w:rsidRDefault="00E41E0E" w:rsidP="009F310A"/>
    <w:p w14:paraId="0F0C2B67" w14:textId="77777777" w:rsidR="00E41E0E" w:rsidRDefault="00E41E0E"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170A0" w:rsidRDefault="00A170A0" w:rsidP="0080100E">
    <w:r>
      <w:fldChar w:fldCharType="begin"/>
    </w:r>
    <w:r>
      <w:instrText xml:space="preserve">PAGE  </w:instrText>
    </w:r>
    <w:r>
      <w:fldChar w:fldCharType="separate"/>
    </w:r>
    <w:r>
      <w:rPr>
        <w:noProof/>
      </w:rPr>
      <w:t>24</w:t>
    </w:r>
    <w:r>
      <w:fldChar w:fldCharType="end"/>
    </w:r>
  </w:p>
  <w:p w14:paraId="3D42A6EB" w14:textId="77777777" w:rsidR="00A170A0" w:rsidRDefault="00A170A0"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170A0" w:rsidRDefault="00A170A0"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A170A0" w:rsidRDefault="00A170A0"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A170A0" w:rsidRDefault="00A170A0"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170A0" w:rsidRDefault="00A170A0"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8"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9"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1"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7"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8"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3"/>
  </w:num>
  <w:num w:numId="2">
    <w:abstractNumId w:val="29"/>
  </w:num>
  <w:num w:numId="3">
    <w:abstractNumId w:val="1"/>
  </w:num>
  <w:num w:numId="4">
    <w:abstractNumId w:val="22"/>
  </w:num>
  <w:num w:numId="5">
    <w:abstractNumId w:val="26"/>
  </w:num>
  <w:num w:numId="6">
    <w:abstractNumId w:val="25"/>
  </w:num>
  <w:num w:numId="7">
    <w:abstractNumId w:val="24"/>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9"/>
  </w:num>
  <w:num w:numId="12">
    <w:abstractNumId w:val="17"/>
  </w:num>
  <w:num w:numId="13">
    <w:abstractNumId w:val="27"/>
  </w:num>
  <w:num w:numId="14">
    <w:abstractNumId w:val="11"/>
  </w:num>
  <w:num w:numId="15">
    <w:abstractNumId w:val="18"/>
  </w:num>
  <w:num w:numId="16">
    <w:abstractNumId w:val="27"/>
  </w:num>
  <w:num w:numId="17">
    <w:abstractNumId w:val="27"/>
  </w:num>
  <w:num w:numId="18">
    <w:abstractNumId w:val="20"/>
  </w:num>
  <w:num w:numId="19">
    <w:abstractNumId w:val="20"/>
  </w:num>
  <w:num w:numId="20">
    <w:abstractNumId w:val="20"/>
  </w:num>
  <w:num w:numId="21">
    <w:abstractNumId w:val="20"/>
  </w:num>
  <w:num w:numId="22">
    <w:abstractNumId w:val="20"/>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20"/>
  </w:num>
  <w:num w:numId="30">
    <w:abstractNumId w:val="6"/>
  </w:num>
  <w:num w:numId="31">
    <w:abstractNumId w:val="10"/>
  </w:num>
  <w:num w:numId="32">
    <w:abstractNumId w:val="4"/>
  </w:num>
  <w:num w:numId="33">
    <w:abstractNumId w:val="21"/>
  </w:num>
  <w:num w:numId="34">
    <w:abstractNumId w:val="16"/>
  </w:num>
  <w:num w:numId="35">
    <w:abstractNumId w:val="12"/>
  </w:num>
  <w:num w:numId="36">
    <w:abstractNumId w:val="28"/>
  </w:num>
  <w:num w:numId="3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331E"/>
    <w:rsid w:val="00006881"/>
    <w:rsid w:val="000069A5"/>
    <w:rsid w:val="00007E27"/>
    <w:rsid w:val="0001141D"/>
    <w:rsid w:val="000118EE"/>
    <w:rsid w:val="00011D1C"/>
    <w:rsid w:val="00016710"/>
    <w:rsid w:val="000304A7"/>
    <w:rsid w:val="00033685"/>
    <w:rsid w:val="00033EB9"/>
    <w:rsid w:val="000343BB"/>
    <w:rsid w:val="000355CB"/>
    <w:rsid w:val="00035600"/>
    <w:rsid w:val="00036CF5"/>
    <w:rsid w:val="00037480"/>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3E58"/>
    <w:rsid w:val="0009495C"/>
    <w:rsid w:val="000964B3"/>
    <w:rsid w:val="000A06F5"/>
    <w:rsid w:val="000A0DD2"/>
    <w:rsid w:val="000A15E3"/>
    <w:rsid w:val="000A1A0E"/>
    <w:rsid w:val="000A31CF"/>
    <w:rsid w:val="000A3B00"/>
    <w:rsid w:val="000A6503"/>
    <w:rsid w:val="000B1589"/>
    <w:rsid w:val="000B7BD9"/>
    <w:rsid w:val="000B7EF7"/>
    <w:rsid w:val="000C049F"/>
    <w:rsid w:val="000C396C"/>
    <w:rsid w:val="000C4C09"/>
    <w:rsid w:val="000C619D"/>
    <w:rsid w:val="000D1CE9"/>
    <w:rsid w:val="000D4B14"/>
    <w:rsid w:val="000E08FD"/>
    <w:rsid w:val="000E38E4"/>
    <w:rsid w:val="000E7C35"/>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6476"/>
    <w:rsid w:val="0013729B"/>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3DAA"/>
    <w:rsid w:val="00194BAB"/>
    <w:rsid w:val="001956E6"/>
    <w:rsid w:val="0019741D"/>
    <w:rsid w:val="001A0156"/>
    <w:rsid w:val="001B28A3"/>
    <w:rsid w:val="001B337E"/>
    <w:rsid w:val="001B3EC7"/>
    <w:rsid w:val="001C3942"/>
    <w:rsid w:val="001C3DD0"/>
    <w:rsid w:val="001D208F"/>
    <w:rsid w:val="001D5A80"/>
    <w:rsid w:val="001E0A1A"/>
    <w:rsid w:val="001E1F73"/>
    <w:rsid w:val="001E5816"/>
    <w:rsid w:val="001F2A84"/>
    <w:rsid w:val="001F5A21"/>
    <w:rsid w:val="0020033C"/>
    <w:rsid w:val="00201E61"/>
    <w:rsid w:val="0020708D"/>
    <w:rsid w:val="00215DF2"/>
    <w:rsid w:val="00215E77"/>
    <w:rsid w:val="00222E9F"/>
    <w:rsid w:val="002246DF"/>
    <w:rsid w:val="0023127B"/>
    <w:rsid w:val="002337EE"/>
    <w:rsid w:val="0023412E"/>
    <w:rsid w:val="00237241"/>
    <w:rsid w:val="00243404"/>
    <w:rsid w:val="00244116"/>
    <w:rsid w:val="00246436"/>
    <w:rsid w:val="00251C08"/>
    <w:rsid w:val="00251E4B"/>
    <w:rsid w:val="002522D8"/>
    <w:rsid w:val="0025512A"/>
    <w:rsid w:val="00257F87"/>
    <w:rsid w:val="00261ACE"/>
    <w:rsid w:val="00261EE2"/>
    <w:rsid w:val="00263DDD"/>
    <w:rsid w:val="0026450D"/>
    <w:rsid w:val="002645B0"/>
    <w:rsid w:val="00265538"/>
    <w:rsid w:val="002657F3"/>
    <w:rsid w:val="002736FC"/>
    <w:rsid w:val="00275D20"/>
    <w:rsid w:val="0028169A"/>
    <w:rsid w:val="00285410"/>
    <w:rsid w:val="002873FC"/>
    <w:rsid w:val="0029277B"/>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50CD"/>
    <w:rsid w:val="002F6935"/>
    <w:rsid w:val="002F6BE8"/>
    <w:rsid w:val="002F7588"/>
    <w:rsid w:val="003012AF"/>
    <w:rsid w:val="00301B22"/>
    <w:rsid w:val="00302815"/>
    <w:rsid w:val="00302ACD"/>
    <w:rsid w:val="00302CD2"/>
    <w:rsid w:val="003074EF"/>
    <w:rsid w:val="00307B26"/>
    <w:rsid w:val="00307F38"/>
    <w:rsid w:val="00310DD6"/>
    <w:rsid w:val="00310EA6"/>
    <w:rsid w:val="00310F84"/>
    <w:rsid w:val="00313722"/>
    <w:rsid w:val="003154C6"/>
    <w:rsid w:val="003154CF"/>
    <w:rsid w:val="00317339"/>
    <w:rsid w:val="003264E0"/>
    <w:rsid w:val="0033142C"/>
    <w:rsid w:val="00331C3E"/>
    <w:rsid w:val="003339D8"/>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64E6"/>
    <w:rsid w:val="00360AD6"/>
    <w:rsid w:val="00362D8A"/>
    <w:rsid w:val="00363B83"/>
    <w:rsid w:val="003679F5"/>
    <w:rsid w:val="003711B8"/>
    <w:rsid w:val="0037700F"/>
    <w:rsid w:val="003771D9"/>
    <w:rsid w:val="003771F4"/>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49D3"/>
    <w:rsid w:val="003C5B9A"/>
    <w:rsid w:val="003C6629"/>
    <w:rsid w:val="003D4992"/>
    <w:rsid w:val="003D50AF"/>
    <w:rsid w:val="003D5985"/>
    <w:rsid w:val="003F25FB"/>
    <w:rsid w:val="003F2926"/>
    <w:rsid w:val="003F4DAB"/>
    <w:rsid w:val="0040163B"/>
    <w:rsid w:val="004019D4"/>
    <w:rsid w:val="004032F8"/>
    <w:rsid w:val="00403B36"/>
    <w:rsid w:val="00404658"/>
    <w:rsid w:val="00412F59"/>
    <w:rsid w:val="00413F67"/>
    <w:rsid w:val="00414DB8"/>
    <w:rsid w:val="00417CDC"/>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5F0D"/>
    <w:rsid w:val="004874B9"/>
    <w:rsid w:val="0049181D"/>
    <w:rsid w:val="00494183"/>
    <w:rsid w:val="00495C0B"/>
    <w:rsid w:val="004A03D3"/>
    <w:rsid w:val="004A0549"/>
    <w:rsid w:val="004A14AF"/>
    <w:rsid w:val="004A223B"/>
    <w:rsid w:val="004A3421"/>
    <w:rsid w:val="004A3A38"/>
    <w:rsid w:val="004A3C17"/>
    <w:rsid w:val="004A66A0"/>
    <w:rsid w:val="004B0490"/>
    <w:rsid w:val="004B1015"/>
    <w:rsid w:val="004B10AD"/>
    <w:rsid w:val="004B21BF"/>
    <w:rsid w:val="004B4715"/>
    <w:rsid w:val="004C258B"/>
    <w:rsid w:val="004C5AB3"/>
    <w:rsid w:val="004C6DA1"/>
    <w:rsid w:val="004D0700"/>
    <w:rsid w:val="004D623B"/>
    <w:rsid w:val="004D6C00"/>
    <w:rsid w:val="004D7879"/>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530"/>
    <w:rsid w:val="00531803"/>
    <w:rsid w:val="00532077"/>
    <w:rsid w:val="00533066"/>
    <w:rsid w:val="005408BE"/>
    <w:rsid w:val="00541256"/>
    <w:rsid w:val="0054209C"/>
    <w:rsid w:val="00543968"/>
    <w:rsid w:val="005479E6"/>
    <w:rsid w:val="00550292"/>
    <w:rsid w:val="00552E1D"/>
    <w:rsid w:val="0055367A"/>
    <w:rsid w:val="00553726"/>
    <w:rsid w:val="00553FFB"/>
    <w:rsid w:val="0055608C"/>
    <w:rsid w:val="00557A04"/>
    <w:rsid w:val="005610E7"/>
    <w:rsid w:val="005614A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A316E"/>
    <w:rsid w:val="005A4548"/>
    <w:rsid w:val="005A5977"/>
    <w:rsid w:val="005A7BCA"/>
    <w:rsid w:val="005B53F2"/>
    <w:rsid w:val="005B79CC"/>
    <w:rsid w:val="005C1336"/>
    <w:rsid w:val="005C34DA"/>
    <w:rsid w:val="005C3E4D"/>
    <w:rsid w:val="005C49A3"/>
    <w:rsid w:val="005D0600"/>
    <w:rsid w:val="005D20DD"/>
    <w:rsid w:val="005D2FC9"/>
    <w:rsid w:val="005E6C22"/>
    <w:rsid w:val="005E7DF5"/>
    <w:rsid w:val="005F01D8"/>
    <w:rsid w:val="005F30CE"/>
    <w:rsid w:val="005F599E"/>
    <w:rsid w:val="006003B3"/>
    <w:rsid w:val="00602A14"/>
    <w:rsid w:val="00602D3F"/>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4FDA"/>
    <w:rsid w:val="00647119"/>
    <w:rsid w:val="0064773D"/>
    <w:rsid w:val="00650FE9"/>
    <w:rsid w:val="00651BBC"/>
    <w:rsid w:val="006576A8"/>
    <w:rsid w:val="00657E21"/>
    <w:rsid w:val="00663483"/>
    <w:rsid w:val="00665172"/>
    <w:rsid w:val="006676C9"/>
    <w:rsid w:val="00672494"/>
    <w:rsid w:val="00674014"/>
    <w:rsid w:val="006830A6"/>
    <w:rsid w:val="00683408"/>
    <w:rsid w:val="00683B1D"/>
    <w:rsid w:val="006874EC"/>
    <w:rsid w:val="0069553D"/>
    <w:rsid w:val="006972EE"/>
    <w:rsid w:val="00697F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F06CA"/>
    <w:rsid w:val="006F2D29"/>
    <w:rsid w:val="006F3A5A"/>
    <w:rsid w:val="006F4F2D"/>
    <w:rsid w:val="006F6060"/>
    <w:rsid w:val="00701830"/>
    <w:rsid w:val="00707ADA"/>
    <w:rsid w:val="00710DB0"/>
    <w:rsid w:val="0071123B"/>
    <w:rsid w:val="00720ABD"/>
    <w:rsid w:val="007242D1"/>
    <w:rsid w:val="007253CE"/>
    <w:rsid w:val="007270CB"/>
    <w:rsid w:val="007276E0"/>
    <w:rsid w:val="00727B26"/>
    <w:rsid w:val="00727BAA"/>
    <w:rsid w:val="00731415"/>
    <w:rsid w:val="007345C8"/>
    <w:rsid w:val="00734A85"/>
    <w:rsid w:val="007377CD"/>
    <w:rsid w:val="007407A2"/>
    <w:rsid w:val="00747560"/>
    <w:rsid w:val="0074777A"/>
    <w:rsid w:val="00747EC9"/>
    <w:rsid w:val="0075261D"/>
    <w:rsid w:val="007575BF"/>
    <w:rsid w:val="0076041C"/>
    <w:rsid w:val="00762CF2"/>
    <w:rsid w:val="00765824"/>
    <w:rsid w:val="00766FBB"/>
    <w:rsid w:val="0077001E"/>
    <w:rsid w:val="0077029A"/>
    <w:rsid w:val="00771358"/>
    <w:rsid w:val="00772889"/>
    <w:rsid w:val="007734E7"/>
    <w:rsid w:val="00773513"/>
    <w:rsid w:val="00775D90"/>
    <w:rsid w:val="00777E32"/>
    <w:rsid w:val="007815D6"/>
    <w:rsid w:val="007818D1"/>
    <w:rsid w:val="00783075"/>
    <w:rsid w:val="00785205"/>
    <w:rsid w:val="007858EB"/>
    <w:rsid w:val="00786D8A"/>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43C8"/>
    <w:rsid w:val="007F46EA"/>
    <w:rsid w:val="007F490C"/>
    <w:rsid w:val="007F4FDB"/>
    <w:rsid w:val="007F6D4A"/>
    <w:rsid w:val="007F7281"/>
    <w:rsid w:val="0080100E"/>
    <w:rsid w:val="00804238"/>
    <w:rsid w:val="00804534"/>
    <w:rsid w:val="00806E2F"/>
    <w:rsid w:val="0081731F"/>
    <w:rsid w:val="00817AC2"/>
    <w:rsid w:val="00826009"/>
    <w:rsid w:val="00826309"/>
    <w:rsid w:val="0082677E"/>
    <w:rsid w:val="008270E3"/>
    <w:rsid w:val="00830086"/>
    <w:rsid w:val="0083110C"/>
    <w:rsid w:val="0084499B"/>
    <w:rsid w:val="00845A26"/>
    <w:rsid w:val="008505E1"/>
    <w:rsid w:val="00851319"/>
    <w:rsid w:val="00851B82"/>
    <w:rsid w:val="00851C62"/>
    <w:rsid w:val="0085482E"/>
    <w:rsid w:val="0085540B"/>
    <w:rsid w:val="008577C2"/>
    <w:rsid w:val="008615C7"/>
    <w:rsid w:val="00862324"/>
    <w:rsid w:val="00863250"/>
    <w:rsid w:val="008647B7"/>
    <w:rsid w:val="00867A2F"/>
    <w:rsid w:val="00870D6F"/>
    <w:rsid w:val="008720F9"/>
    <w:rsid w:val="008740F6"/>
    <w:rsid w:val="0087419E"/>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4CC4"/>
    <w:rsid w:val="008A51F8"/>
    <w:rsid w:val="008B148C"/>
    <w:rsid w:val="008B2679"/>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634F0"/>
    <w:rsid w:val="00963EBC"/>
    <w:rsid w:val="0097052D"/>
    <w:rsid w:val="00971385"/>
    <w:rsid w:val="009749D2"/>
    <w:rsid w:val="009751B6"/>
    <w:rsid w:val="0097624C"/>
    <w:rsid w:val="009765AA"/>
    <w:rsid w:val="00977D20"/>
    <w:rsid w:val="00992898"/>
    <w:rsid w:val="009933CD"/>
    <w:rsid w:val="009952AB"/>
    <w:rsid w:val="00995886"/>
    <w:rsid w:val="00996911"/>
    <w:rsid w:val="009972B4"/>
    <w:rsid w:val="009A219E"/>
    <w:rsid w:val="009A3E26"/>
    <w:rsid w:val="009C0BCD"/>
    <w:rsid w:val="009C1497"/>
    <w:rsid w:val="009C3028"/>
    <w:rsid w:val="009D0E14"/>
    <w:rsid w:val="009D1033"/>
    <w:rsid w:val="009D157F"/>
    <w:rsid w:val="009D23B5"/>
    <w:rsid w:val="009D3C7F"/>
    <w:rsid w:val="009E1FD9"/>
    <w:rsid w:val="009E399F"/>
    <w:rsid w:val="009E4432"/>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21487"/>
    <w:rsid w:val="00A23BFF"/>
    <w:rsid w:val="00A256D8"/>
    <w:rsid w:val="00A3194D"/>
    <w:rsid w:val="00A3415D"/>
    <w:rsid w:val="00A34872"/>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87297"/>
    <w:rsid w:val="00A955F9"/>
    <w:rsid w:val="00A95940"/>
    <w:rsid w:val="00A9704B"/>
    <w:rsid w:val="00A979E5"/>
    <w:rsid w:val="00AA255F"/>
    <w:rsid w:val="00AA3382"/>
    <w:rsid w:val="00AA4553"/>
    <w:rsid w:val="00AA4888"/>
    <w:rsid w:val="00AB2F1B"/>
    <w:rsid w:val="00AB46A8"/>
    <w:rsid w:val="00AB5053"/>
    <w:rsid w:val="00AC5E67"/>
    <w:rsid w:val="00AD0675"/>
    <w:rsid w:val="00AD5487"/>
    <w:rsid w:val="00AE6B7A"/>
    <w:rsid w:val="00AF564F"/>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753"/>
    <w:rsid w:val="00B4354F"/>
    <w:rsid w:val="00B44EF3"/>
    <w:rsid w:val="00B4787B"/>
    <w:rsid w:val="00B50493"/>
    <w:rsid w:val="00B550D4"/>
    <w:rsid w:val="00B550F0"/>
    <w:rsid w:val="00B56E67"/>
    <w:rsid w:val="00B61099"/>
    <w:rsid w:val="00B6183F"/>
    <w:rsid w:val="00B619E5"/>
    <w:rsid w:val="00B6778E"/>
    <w:rsid w:val="00B67885"/>
    <w:rsid w:val="00B7418F"/>
    <w:rsid w:val="00B801D4"/>
    <w:rsid w:val="00B80680"/>
    <w:rsid w:val="00B80689"/>
    <w:rsid w:val="00B80B8D"/>
    <w:rsid w:val="00B825A2"/>
    <w:rsid w:val="00B87B98"/>
    <w:rsid w:val="00B92953"/>
    <w:rsid w:val="00B9416A"/>
    <w:rsid w:val="00B96B55"/>
    <w:rsid w:val="00BA1B75"/>
    <w:rsid w:val="00BA1D11"/>
    <w:rsid w:val="00BA467C"/>
    <w:rsid w:val="00BA5F0F"/>
    <w:rsid w:val="00BB2B89"/>
    <w:rsid w:val="00BB5FC0"/>
    <w:rsid w:val="00BC0A63"/>
    <w:rsid w:val="00BC6207"/>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3B87"/>
    <w:rsid w:val="00C34E10"/>
    <w:rsid w:val="00C34F8D"/>
    <w:rsid w:val="00C3617C"/>
    <w:rsid w:val="00C36200"/>
    <w:rsid w:val="00C4033A"/>
    <w:rsid w:val="00C4036E"/>
    <w:rsid w:val="00C415DA"/>
    <w:rsid w:val="00C42379"/>
    <w:rsid w:val="00C44F0E"/>
    <w:rsid w:val="00C4780B"/>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A076D"/>
    <w:rsid w:val="00CA0DDE"/>
    <w:rsid w:val="00CA16F3"/>
    <w:rsid w:val="00CB1044"/>
    <w:rsid w:val="00CB3CF6"/>
    <w:rsid w:val="00CC0DEC"/>
    <w:rsid w:val="00CC1EEA"/>
    <w:rsid w:val="00CC24CC"/>
    <w:rsid w:val="00CC2E48"/>
    <w:rsid w:val="00CC5596"/>
    <w:rsid w:val="00CC6DE7"/>
    <w:rsid w:val="00CC7714"/>
    <w:rsid w:val="00CD0ED3"/>
    <w:rsid w:val="00CD14A3"/>
    <w:rsid w:val="00CD202F"/>
    <w:rsid w:val="00CD37D3"/>
    <w:rsid w:val="00CD5882"/>
    <w:rsid w:val="00CD6D0B"/>
    <w:rsid w:val="00CD6D8F"/>
    <w:rsid w:val="00CF105C"/>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FBA"/>
    <w:rsid w:val="00D4360A"/>
    <w:rsid w:val="00D46084"/>
    <w:rsid w:val="00D471E6"/>
    <w:rsid w:val="00D50112"/>
    <w:rsid w:val="00D504D7"/>
    <w:rsid w:val="00D55DBD"/>
    <w:rsid w:val="00D57D84"/>
    <w:rsid w:val="00D627FD"/>
    <w:rsid w:val="00D735AB"/>
    <w:rsid w:val="00D75D0F"/>
    <w:rsid w:val="00D76643"/>
    <w:rsid w:val="00D76AAD"/>
    <w:rsid w:val="00D779C5"/>
    <w:rsid w:val="00D80A53"/>
    <w:rsid w:val="00D859A3"/>
    <w:rsid w:val="00D86FFA"/>
    <w:rsid w:val="00D87F0C"/>
    <w:rsid w:val="00D90AE8"/>
    <w:rsid w:val="00D91121"/>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53D7"/>
    <w:rsid w:val="00E233E2"/>
    <w:rsid w:val="00E30761"/>
    <w:rsid w:val="00E31CC1"/>
    <w:rsid w:val="00E324C2"/>
    <w:rsid w:val="00E32B41"/>
    <w:rsid w:val="00E35AB7"/>
    <w:rsid w:val="00E360C9"/>
    <w:rsid w:val="00E37445"/>
    <w:rsid w:val="00E377FC"/>
    <w:rsid w:val="00E4071D"/>
    <w:rsid w:val="00E40A80"/>
    <w:rsid w:val="00E41E0E"/>
    <w:rsid w:val="00E44887"/>
    <w:rsid w:val="00E45BE7"/>
    <w:rsid w:val="00E465CE"/>
    <w:rsid w:val="00E51360"/>
    <w:rsid w:val="00E525A7"/>
    <w:rsid w:val="00E54DB7"/>
    <w:rsid w:val="00E56F48"/>
    <w:rsid w:val="00E57FEE"/>
    <w:rsid w:val="00E61BDD"/>
    <w:rsid w:val="00E6295D"/>
    <w:rsid w:val="00E6306C"/>
    <w:rsid w:val="00E645BB"/>
    <w:rsid w:val="00E64938"/>
    <w:rsid w:val="00E67B4F"/>
    <w:rsid w:val="00E826C2"/>
    <w:rsid w:val="00E85C52"/>
    <w:rsid w:val="00E863CD"/>
    <w:rsid w:val="00E9095F"/>
    <w:rsid w:val="00E95675"/>
    <w:rsid w:val="00E974DB"/>
    <w:rsid w:val="00EA2B72"/>
    <w:rsid w:val="00EA567B"/>
    <w:rsid w:val="00EB08F0"/>
    <w:rsid w:val="00EB1D0E"/>
    <w:rsid w:val="00EB54BE"/>
    <w:rsid w:val="00EB7BC8"/>
    <w:rsid w:val="00EC11B4"/>
    <w:rsid w:val="00EC1AD1"/>
    <w:rsid w:val="00EC1F8D"/>
    <w:rsid w:val="00ED094B"/>
    <w:rsid w:val="00ED4DA3"/>
    <w:rsid w:val="00ED5AA1"/>
    <w:rsid w:val="00ED710B"/>
    <w:rsid w:val="00ED7216"/>
    <w:rsid w:val="00EE04F4"/>
    <w:rsid w:val="00EE145E"/>
    <w:rsid w:val="00EE147E"/>
    <w:rsid w:val="00EE2977"/>
    <w:rsid w:val="00EE37DA"/>
    <w:rsid w:val="00EE5AC3"/>
    <w:rsid w:val="00EF1BFD"/>
    <w:rsid w:val="00EF770C"/>
    <w:rsid w:val="00F01269"/>
    <w:rsid w:val="00F042C6"/>
    <w:rsid w:val="00F0433D"/>
    <w:rsid w:val="00F05B21"/>
    <w:rsid w:val="00F12A39"/>
    <w:rsid w:val="00F13211"/>
    <w:rsid w:val="00F13431"/>
    <w:rsid w:val="00F135CF"/>
    <w:rsid w:val="00F16FE4"/>
    <w:rsid w:val="00F3365D"/>
    <w:rsid w:val="00F34B49"/>
    <w:rsid w:val="00F34FC3"/>
    <w:rsid w:val="00F35A56"/>
    <w:rsid w:val="00F40AF8"/>
    <w:rsid w:val="00F43E36"/>
    <w:rsid w:val="00F455D4"/>
    <w:rsid w:val="00F46B98"/>
    <w:rsid w:val="00F4777A"/>
    <w:rsid w:val="00F536C5"/>
    <w:rsid w:val="00F54B79"/>
    <w:rsid w:val="00F55808"/>
    <w:rsid w:val="00F5664D"/>
    <w:rsid w:val="00F62238"/>
    <w:rsid w:val="00F66243"/>
    <w:rsid w:val="00F66337"/>
    <w:rsid w:val="00F70A1A"/>
    <w:rsid w:val="00F74EA6"/>
    <w:rsid w:val="00F77B75"/>
    <w:rsid w:val="00F84662"/>
    <w:rsid w:val="00F84D29"/>
    <w:rsid w:val="00F97DFA"/>
    <w:rsid w:val="00FA13B1"/>
    <w:rsid w:val="00FA2593"/>
    <w:rsid w:val="00FA436C"/>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D3C7F"/>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AE18CF-7E3E-4E24-A878-593CAF496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6</TotalTime>
  <Pages>33</Pages>
  <Words>11673</Words>
  <Characters>63035</Characters>
  <Application>Microsoft Office Word</Application>
  <DocSecurity>0</DocSecurity>
  <Lines>525</Lines>
  <Paragraphs>149</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455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321</cp:revision>
  <cp:lastPrinted>2003-10-22T01:33:00Z</cp:lastPrinted>
  <dcterms:created xsi:type="dcterms:W3CDTF">2018-05-30T22:47:00Z</dcterms:created>
  <dcterms:modified xsi:type="dcterms:W3CDTF">2020-06-01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